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_e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alabraclave1, palabraclave2, ….</w:t>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_ES</w:t>
      </w:r>
    </w:p>
    <w:p>
      <w:pPr>
        <w:pStyle w:val="Heading3"/>
        <w:rPr/>
      </w:pPr>
      <w:r>
        <w:rPr/>
        <w:t xml:space="preserve">Spanish abstract example heading , first level 3 heading style after the level 2 ABSTRACT ES </w:t>
      </w:r>
      <w:r>
        <w:rPr/>
        <w:t>title</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24"/>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1762</TotalTime>
  <Application>LibreOffice/24.2.5.2$Linux_X86_64 LibreOffice_project/420$Build-2</Application>
  <AppVersion>15.0000</AppVersion>
  <Pages>15</Pages>
  <Words>2972</Words>
  <Characters>17149</Characters>
  <CharactersWithSpaces>19909</CharactersWithSpaces>
  <Paragraphs>30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4-08-31T23:35:51Z</dcterms:modified>
  <cp:revision>6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